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281F9C"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281F9C"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281F9C"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35042B32"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r w:rsidR="006303BD">
        <w:rPr>
          <w:rStyle w:val="Hyperlink"/>
          <w:vertAlign w:val="subscript"/>
          <w:lang w:val="en-US"/>
        </w:rPr>
        <w:t xml:space="preserve"> </w:t>
      </w:r>
      <w:r w:rsidR="006303BD">
        <w:rPr>
          <w:vertAlign w:val="subscript"/>
          <w:lang w:val="en-US"/>
        </w:rPr>
        <w:t xml:space="preserve">, </w:t>
      </w:r>
      <w:hyperlink w:anchor="Note_5" w:history="1">
        <w:r w:rsidR="006303BD" w:rsidRPr="00017C68">
          <w:rPr>
            <w:rStyle w:val="Hyperlink"/>
            <w:vertAlign w:val="subscript"/>
            <w:lang w:val="en-US"/>
          </w:rPr>
          <w:t>5</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4726C7BD" w:rsidR="00FE0BFA" w:rsidRDefault="00FE0BFA" w:rsidP="00AE26CD">
      <w:pPr>
        <w:pStyle w:val="ListParagraph"/>
        <w:numPr>
          <w:ilvl w:val="0"/>
          <w:numId w:val="15"/>
        </w:numPr>
        <w:rPr>
          <w:b/>
          <w:bCs/>
          <w:lang w:val="en-US"/>
        </w:rPr>
      </w:pPr>
      <w:r>
        <w:rPr>
          <w:b/>
          <w:bCs/>
          <w:lang w:val="en-US"/>
        </w:rPr>
        <w:t xml:space="preserve">Co-registration of t1w </w:t>
      </w:r>
      <w:r w:rsidR="00723203">
        <w:rPr>
          <w:b/>
          <w:bCs/>
          <w:lang w:val="en-US"/>
        </w:rPr>
        <w:t>+</w:t>
      </w:r>
      <w:r>
        <w:rPr>
          <w:b/>
          <w:bCs/>
          <w:lang w:val="en-US"/>
        </w:rPr>
        <w:t xml:space="preserve">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42E2CED8"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6" w:history="1">
        <w:r w:rsidR="00017C68">
          <w:rPr>
            <w:rStyle w:val="Hyperlink"/>
            <w:vertAlign w:val="subscript"/>
          </w:rPr>
          <w:t>6</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3F1AD4D5" w:rsidR="00FE0BFA" w:rsidRPr="00051826" w:rsidRDefault="00FE0BFA" w:rsidP="00FE0BFA">
      <w:pPr>
        <w:ind w:left="1440"/>
        <w:rPr>
          <w:lang w:val="en-US"/>
        </w:rPr>
      </w:pPr>
      <w:r w:rsidRPr="00051826">
        <w:rPr>
          <w:lang w:val="en-US"/>
        </w:rPr>
        <w:t>*To add in the pathological tissue (in this case, with the white matter hyperintensities (WMHs) using the t2 FLAIR which is preprocessed and segmented with the lesions as a mask), you will need to edit and add in the image to the 5tt image. Using the toolbox Lesion Segmentation Tool (LST)</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dropping-particle":"","family":"Wink","given":"Lucie","non-dropping-particle":"","parse-names":false,"suffix":""}],"id":"ITEM-1","issued":{"date-parts":[["2019"]]},"title":"LST : A lesion segmentation tool for SPM","type":"article-journal"},"uris":["http://www.mendeley.com/documents/?uuid=9a504736-9bac-4f46-a03f-1d6ab0844f9e"]}],"mendeley":{"formattedCitation":"(Schmidt &amp; Wink, 2019)","plainTextFormattedCitation":"(Schmidt &amp; Wink, 2019)","previouslyFormattedCitation":"(Schmidt &amp; Wink, 2019)"},"properties":{"noteIndex":0},"schema":"https://github.com/citation-style-language/schema/raw/master/csl-citation.json"}</w:instrText>
      </w:r>
      <w:r w:rsidR="001E31C4">
        <w:rPr>
          <w:lang w:val="en-US"/>
        </w:rPr>
        <w:fldChar w:fldCharType="separate"/>
      </w:r>
      <w:r w:rsidR="001E31C4" w:rsidRPr="001E31C4">
        <w:rPr>
          <w:noProof/>
          <w:lang w:val="en-US"/>
        </w:rPr>
        <w:t>(Schmidt &amp; Wink, 2019)</w:t>
      </w:r>
      <w:r w:rsidR="001E31C4">
        <w:rPr>
          <w:lang w:val="en-US"/>
        </w:rPr>
        <w:fldChar w:fldCharType="end"/>
      </w:r>
      <w:r w:rsidRPr="00051826">
        <w:rPr>
          <w:lang w:val="en-US"/>
        </w:rPr>
        <w:t xml:space="preserve"> under SPM, the lesion prediction algorithm (LPA)</w:t>
      </w:r>
      <w:r w:rsidR="001E31C4">
        <w:rPr>
          <w:lang w:val="en-US"/>
        </w:rPr>
        <w:t xml:space="preserve"> </w:t>
      </w:r>
      <w:r w:rsidR="001E31C4">
        <w:rPr>
          <w:lang w:val="en-US"/>
        </w:rPr>
        <w:fldChar w:fldCharType="begin" w:fldLock="1"/>
      </w:r>
      <w:r w:rsidR="001E31C4">
        <w:rPr>
          <w:lang w:val="en-US"/>
        </w:rPr>
        <w:instrText>ADDIN CSL_CITATION {"citationItems":[{"id":"ITEM-1","itemData":{"author":[{"dropping-particle":"","family":"Schmidt","given":"Paul","non-dropping-particle":"","parse-names":false,"suffix":""}],"id":"ITEM-1","issue":"November","issued":{"date-parts":[["2016"]]},"number-of-pages":"Chapter 6.1","title":"Bayesian inference for structured additive regression models for large-scale problems with applications to medical imaging. Dissertation, LMU München: Faculty of Mathematics, Computer Science and Statistics","type":"thesis"},"uris":["http://www.mendeley.com/documents/?uuid=e24c6848-8278-4766-854a-cc48a8c756d7"]}],"mendeley":{"formattedCitation":"(Schmidt, 2016)","plainTextFormattedCitation":"(Schmidt, 2016)"},"properties":{"noteIndex":0},"schema":"https://github.com/citation-style-language/schema/raw/master/csl-citation.json"}</w:instrText>
      </w:r>
      <w:r w:rsidR="001E31C4">
        <w:rPr>
          <w:lang w:val="en-US"/>
        </w:rPr>
        <w:fldChar w:fldCharType="separate"/>
      </w:r>
      <w:r w:rsidR="001E31C4" w:rsidRPr="001E31C4">
        <w:rPr>
          <w:noProof/>
          <w:lang w:val="en-US"/>
        </w:rPr>
        <w:t>(Schmidt, 2016)</w:t>
      </w:r>
      <w:r w:rsidR="001E31C4">
        <w:rPr>
          <w:lang w:val="en-US"/>
        </w:rPr>
        <w:fldChar w:fldCharType="end"/>
      </w:r>
      <w:r w:rsidRPr="00051826">
        <w:rPr>
          <w:lang w:val="en-US"/>
        </w:rPr>
        <w:t xml:space="preserve"> has done the preprocessing and segmentation of the WMHs. </w:t>
      </w:r>
      <w:r w:rsidR="003B0A79">
        <w:rPr>
          <w:lang w:val="en-US"/>
        </w:rPr>
        <w:t xml:space="preserve">LPA is an automatic segmentation program which </w:t>
      </w:r>
      <w:r w:rsidR="00D1133E">
        <w:rPr>
          <w:lang w:val="en-US"/>
        </w:rPr>
        <w:t>does not require any parameters set by the user</w:t>
      </w:r>
      <w:r w:rsidR="003B0A79">
        <w:rPr>
          <w:lang w:val="en-US"/>
        </w:rPr>
        <w:t xml:space="preserve"> and only requires the T2 FLAIR </w:t>
      </w:r>
      <w:r w:rsidR="00D1133E">
        <w:rPr>
          <w:lang w:val="en-US"/>
        </w:rPr>
        <w:t xml:space="preserve">image </w:t>
      </w:r>
      <w:r w:rsidR="003B0A79">
        <w:rPr>
          <w:lang w:val="en-US"/>
        </w:rPr>
        <w:t xml:space="preserve">as its input. </w:t>
      </w:r>
      <w:r w:rsidR="002476C3">
        <w:rPr>
          <w:lang w:val="en-US"/>
        </w:rPr>
        <w:t xml:space="preserve">To do this, I have </w:t>
      </w:r>
      <w:proofErr w:type="spellStart"/>
      <w:r w:rsidR="002476C3">
        <w:rPr>
          <w:lang w:val="en-US"/>
        </w:rPr>
        <w:t>utilised</w:t>
      </w:r>
      <w:proofErr w:type="spellEnd"/>
      <w:r w:rsidR="002476C3">
        <w:rPr>
          <w:lang w:val="en-US"/>
        </w:rPr>
        <w:t xml:space="preserve"> the </w:t>
      </w:r>
      <w:proofErr w:type="spellStart"/>
      <w:r w:rsidR="002476C3">
        <w:rPr>
          <w:lang w:val="en-US"/>
        </w:rPr>
        <w:t>commandline</w:t>
      </w:r>
      <w:proofErr w:type="spellEnd"/>
      <w:r w:rsidR="002476C3">
        <w:rPr>
          <w:lang w:val="en-US"/>
        </w:rPr>
        <w:t xml:space="preserve"> option from LST (</w:t>
      </w:r>
      <w:proofErr w:type="spellStart"/>
      <w:r w:rsidR="002476C3" w:rsidRPr="002476C3">
        <w:rPr>
          <w:color w:val="FF66FF"/>
          <w:lang w:val="en-US"/>
        </w:rPr>
        <w:t>RunLST_LPA.m</w:t>
      </w:r>
      <w:proofErr w:type="spellEnd"/>
      <w:r w:rsidR="002476C3">
        <w:rPr>
          <w:lang w:val="en-US"/>
        </w:rPr>
        <w:t xml:space="preserve">) to create the WMH masks for all participant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7F24AA23" w14:textId="50C189AF" w:rsidR="002476C3"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sidR="002476C3">
        <w:rPr>
          <w:color w:val="FF66FF"/>
          <w:lang w:val="en-US"/>
        </w:rPr>
        <w:t>RunLST_LPA.m</w:t>
      </w:r>
      <w:proofErr w:type="spellEnd"/>
      <w:r w:rsidR="002476C3">
        <w:rPr>
          <w:color w:val="FF66FF"/>
          <w:lang w:val="en-US"/>
        </w:rPr>
        <w:t xml:space="preserve"> </w:t>
      </w:r>
    </w:p>
    <w:p w14:paraId="146F44F2" w14:textId="004F5962" w:rsidR="00FE0BFA" w:rsidRDefault="00FE0BFA" w:rsidP="002476C3">
      <w:pPr>
        <w:ind w:left="2880" w:firstLine="720"/>
        <w:rPr>
          <w:color w:val="FF66FF"/>
          <w:lang w:val="en-US"/>
        </w:rPr>
      </w:pPr>
      <w:r w:rsidRPr="00166FFC">
        <w:rPr>
          <w:color w:val="FF66FF"/>
          <w:lang w:val="en-US"/>
        </w:rPr>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281F9C"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281F9C"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281F9C"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proofErr w:type="spellStart"/>
      <w:r w:rsidRPr="00C67875">
        <w:rPr>
          <w:b/>
          <w:bCs/>
          <w:sz w:val="32"/>
          <w:szCs w:val="32"/>
          <w:lang w:val="en-US"/>
        </w:rPr>
        <w:t>SIFT</w:t>
      </w:r>
      <w:proofErr w:type="spellEnd"/>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281F9C"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281F9C"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2F9C2071" w14:textId="210EE40D" w:rsidR="0071637F" w:rsidRPr="0071637F" w:rsidRDefault="0071637F" w:rsidP="0071637F">
      <w:pPr>
        <w:pStyle w:val="ListParagraph"/>
        <w:ind w:left="2160"/>
        <w:rPr>
          <w:color w:val="FF0000"/>
          <w:lang w:val="en-US"/>
        </w:rPr>
      </w:pPr>
      <w:r w:rsidRPr="0071637F">
        <w:rPr>
          <w:color w:val="FF0000"/>
          <w:lang w:val="en-US"/>
        </w:rPr>
        <w:t>%Sample Input</w:t>
      </w:r>
      <w:r>
        <w:rPr>
          <w:color w:val="FF0000"/>
          <w:lang w:val="en-US"/>
        </w:rPr>
        <w:t xml:space="preserve"> </w:t>
      </w:r>
      <w:r>
        <w:rPr>
          <w:lang w:val="en-US"/>
        </w:rPr>
        <w:t>text file containing the list of the file names of the input connectomes (</w:t>
      </w:r>
      <w:proofErr w:type="spellStart"/>
      <w:r>
        <w:rPr>
          <w:lang w:val="en-US"/>
        </w:rPr>
        <w:t>e.g</w:t>
      </w:r>
      <w:proofErr w:type="spellEnd"/>
      <w:r>
        <w:rPr>
          <w:lang w:val="en-US"/>
        </w:rPr>
        <w:t>,</w:t>
      </w:r>
      <w:r w:rsidR="003F59BB">
        <w:rPr>
          <w:lang w:val="en-US"/>
        </w:rPr>
        <w:t xml:space="preserve"> a .txt files containing a list of these contents:</w:t>
      </w:r>
      <w:r>
        <w:rPr>
          <w:lang w:val="en-US"/>
        </w:rPr>
        <w:t xml:space="preserve"> </w:t>
      </w:r>
      <w:r w:rsidRPr="003F59BB">
        <w:rPr>
          <w:i/>
          <w:iCs/>
          <w:lang w:val="en-US"/>
        </w:rPr>
        <w:t>hcmmp1_sub-ADPRC0001F0.csv</w:t>
      </w:r>
      <w:r>
        <w:rPr>
          <w:lang w:val="en-US"/>
        </w:rPr>
        <w:t>)</w:t>
      </w:r>
      <w:r w:rsidRPr="0071637F">
        <w:rPr>
          <w:color w:val="FF0000"/>
          <w:lang w:val="en-US"/>
        </w:rPr>
        <w:t xml:space="preserve"> </w:t>
      </w:r>
    </w:p>
    <w:p w14:paraId="0767FA40" w14:textId="77777777" w:rsidR="0071637F" w:rsidRDefault="0071637F" w:rsidP="00CF35BC">
      <w:pPr>
        <w:pStyle w:val="ListParagraph"/>
        <w:ind w:left="1800" w:firstLine="360"/>
        <w:rPr>
          <w:color w:val="FF66FF"/>
          <w:lang w:val="en-US"/>
        </w:rPr>
      </w:pPr>
    </w:p>
    <w:p w14:paraId="7CFEF861" w14:textId="3DC0FC4E"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063DCAF3" w14:textId="0B9F90D7" w:rsidR="003F59BB"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w:t>
      </w:r>
    </w:p>
    <w:p w14:paraId="13188D6D" w14:textId="1C706459" w:rsidR="003F59BB" w:rsidRDefault="003F59BB" w:rsidP="003F59BB">
      <w:pPr>
        <w:ind w:left="2160"/>
        <w:rPr>
          <w:color w:val="70AD47" w:themeColor="accent6"/>
          <w:lang w:val="en-US"/>
        </w:rPr>
      </w:pPr>
      <w:r>
        <w:rPr>
          <w:color w:val="70AD47" w:themeColor="accent6"/>
          <w:lang w:val="en-US"/>
        </w:rPr>
        <w:t>output_connectome_stats_beta_0.csv</w:t>
      </w:r>
    </w:p>
    <w:p w14:paraId="1EC65AF6" w14:textId="4FCA57BA" w:rsidR="003F59BB" w:rsidRDefault="003F59BB" w:rsidP="003F59BB">
      <w:pPr>
        <w:ind w:left="2160"/>
        <w:rPr>
          <w:color w:val="70AD47" w:themeColor="accent6"/>
          <w:lang w:val="en-US"/>
        </w:rPr>
      </w:pPr>
      <w:r>
        <w:rPr>
          <w:color w:val="70AD47" w:themeColor="accent6"/>
          <w:lang w:val="en-US"/>
        </w:rPr>
        <w:t>output_connectome_stats_enhanced_t1.csv</w:t>
      </w:r>
    </w:p>
    <w:p w14:paraId="37D59818" w14:textId="5131132B" w:rsidR="00BA7D19" w:rsidRPr="00767C13" w:rsidRDefault="00CF35BC" w:rsidP="003F59BB">
      <w:pPr>
        <w:ind w:left="2160"/>
        <w:rPr>
          <w:lang w:val="en-US"/>
        </w:rPr>
      </w:pPr>
      <w:r>
        <w:rPr>
          <w:color w:val="70AD47" w:themeColor="accent6"/>
          <w:lang w:val="en-US"/>
        </w:rPr>
        <w:lastRenderedPageBreak/>
        <w:t>output_connectome_stats_fwe_1mpvalue_t1.csv</w:t>
      </w:r>
      <w:r w:rsidR="00767C13">
        <w:rPr>
          <w:color w:val="70AD47" w:themeColor="accent6"/>
          <w:lang w:val="en-US"/>
        </w:rPr>
        <w:t xml:space="preserve"> </w:t>
      </w:r>
      <w:r w:rsidR="00767C13">
        <w:rPr>
          <w:lang w:val="en-US"/>
        </w:rPr>
        <w:t xml:space="preserve">– list of p-values (1-pvalue) per each edge-wise connection in the connectome matrices (e.g., 379 x 379). If the value within the cell is greater than .95 (p-value set at 0.05), then that connection was significant. </w:t>
      </w:r>
    </w:p>
    <w:p w14:paraId="789BED9A" w14:textId="1089B77D" w:rsidR="003F59BB" w:rsidRDefault="003F59BB" w:rsidP="003F59BB">
      <w:pPr>
        <w:ind w:left="2160"/>
        <w:rPr>
          <w:color w:val="70AD47" w:themeColor="accent6"/>
          <w:lang w:val="en-US"/>
        </w:rPr>
      </w:pPr>
      <w:r>
        <w:rPr>
          <w:color w:val="70AD47" w:themeColor="accent6"/>
          <w:lang w:val="en-US"/>
        </w:rPr>
        <w:t>output_connectome_stats_null_contributions_t1.csv</w:t>
      </w:r>
    </w:p>
    <w:p w14:paraId="0E50E133" w14:textId="7CE0C30B" w:rsidR="003F59BB" w:rsidRDefault="003F59BB" w:rsidP="003F59BB">
      <w:pPr>
        <w:ind w:left="2160"/>
        <w:rPr>
          <w:color w:val="70AD47" w:themeColor="accent6"/>
          <w:lang w:val="en-US"/>
        </w:rPr>
      </w:pPr>
      <w:r>
        <w:rPr>
          <w:color w:val="70AD47" w:themeColor="accent6"/>
          <w:lang w:val="en-US"/>
        </w:rPr>
        <w:t>output_connectome_stats_tvalue_t1.csv</w:t>
      </w:r>
    </w:p>
    <w:p w14:paraId="55A775B4" w14:textId="0FD69B63" w:rsidR="003F59BB" w:rsidRDefault="003F59BB" w:rsidP="003F59BB">
      <w:pPr>
        <w:ind w:left="2160"/>
        <w:rPr>
          <w:color w:val="70AD47" w:themeColor="accent6"/>
          <w:lang w:val="en-US"/>
        </w:rPr>
      </w:pPr>
      <w:r>
        <w:rPr>
          <w:color w:val="70AD47" w:themeColor="accent6"/>
          <w:lang w:val="en-US"/>
        </w:rPr>
        <w:t>output_connectome_stats_uncorrected_pvalue_t1.csv</w:t>
      </w:r>
    </w:p>
    <w:p w14:paraId="3713D67E" w14:textId="0BD4EF80" w:rsidR="003F59BB" w:rsidRDefault="003F59BB" w:rsidP="003F59BB">
      <w:pPr>
        <w:ind w:left="2160"/>
        <w:rPr>
          <w:color w:val="70AD47" w:themeColor="accent6"/>
          <w:lang w:val="en-US"/>
        </w:rPr>
      </w:pPr>
      <w:r>
        <w:rPr>
          <w:color w:val="70AD47" w:themeColor="accent6"/>
          <w:lang w:val="en-US"/>
        </w:rPr>
        <w:t>output_connectome_stats_Zstat_t1.csv</w:t>
      </w:r>
    </w:p>
    <w:p w14:paraId="11D7BCBD" w14:textId="77777777" w:rsidR="003F59BB" w:rsidRDefault="003F59BB" w:rsidP="003F59BB">
      <w:pPr>
        <w:ind w:left="2160"/>
        <w:rPr>
          <w:color w:val="70AD47" w:themeColor="accent6"/>
          <w:lang w:val="en-US"/>
        </w:rPr>
      </w:pP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lastRenderedPageBreak/>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lastRenderedPageBreak/>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69A46DEF" w:rsidR="00DA0951" w:rsidRDefault="00DA0951" w:rsidP="00DA0951">
      <w:pPr>
        <w:ind w:left="1440"/>
        <w:jc w:val="center"/>
        <w:rPr>
          <w:lang w:val="en-US"/>
        </w:rPr>
      </w:pPr>
      <w:proofErr w:type="spellStart"/>
      <w:r>
        <w:rPr>
          <w:lang w:val="en-US"/>
        </w:rPr>
        <w:t>Fsaverage</w:t>
      </w:r>
      <w:proofErr w:type="spellEnd"/>
      <w:r>
        <w:rPr>
          <w:lang w:val="en-US"/>
        </w:rPr>
        <w:t xml:space="preserve"> template</w:t>
      </w:r>
      <w:r w:rsidR="00936427">
        <w:rPr>
          <w:lang w:val="en-US"/>
        </w:rPr>
        <w:t xml:space="preserve"> with the Glasser HCPMMP 1.0 atlas</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281F9C"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281F9C"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501C979B"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sidR="001E31C4">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eviously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281F9C"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17ECC9E7" w:rsidR="003612F8" w:rsidRDefault="003612F8" w:rsidP="00555CCB">
      <w:pPr>
        <w:ind w:firstLine="720"/>
        <w:rPr>
          <w:lang w:val="en-US"/>
        </w:rPr>
      </w:pPr>
    </w:p>
    <w:p w14:paraId="720A7436" w14:textId="5C0590BB" w:rsidR="00281F9C" w:rsidRDefault="00281F9C" w:rsidP="00281F9C">
      <w:pPr>
        <w:rPr>
          <w:lang w:val="en-US"/>
        </w:rPr>
      </w:pPr>
      <w:r>
        <w:rPr>
          <w:lang w:val="en-US"/>
        </w:rPr>
        <w:t xml:space="preserve">If you want to rotate your brain, you can set up these settings in the ‘Screen Capture’ screen in </w:t>
      </w:r>
      <w:proofErr w:type="spellStart"/>
      <w:r>
        <w:rPr>
          <w:lang w:val="en-US"/>
        </w:rPr>
        <w:t>MRView</w:t>
      </w:r>
      <w:proofErr w:type="spellEnd"/>
      <w:r>
        <w:rPr>
          <w:lang w:val="en-US"/>
        </w:rPr>
        <w:t xml:space="preserve">. </w:t>
      </w:r>
    </w:p>
    <w:p w14:paraId="5C8E2ECC" w14:textId="55A63248" w:rsidR="00281F9C" w:rsidRDefault="00281F9C" w:rsidP="00281F9C">
      <w:pPr>
        <w:rPr>
          <w:lang w:val="en-US"/>
        </w:rPr>
      </w:pPr>
    </w:p>
    <w:p w14:paraId="63E3DCC1" w14:textId="4EAD5E42" w:rsidR="00281F9C" w:rsidRDefault="00281F9C" w:rsidP="00281F9C">
      <w:pPr>
        <w:rPr>
          <w:lang w:val="en-US"/>
        </w:rPr>
      </w:pPr>
      <w:r>
        <w:rPr>
          <w:noProof/>
        </w:rPr>
        <w:lastRenderedPageBreak/>
        <w:drawing>
          <wp:inline distT="0" distB="0" distL="0" distR="0" wp14:anchorId="3AE32756" wp14:editId="3768EED3">
            <wp:extent cx="4048125" cy="5295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48125" cy="5295900"/>
                    </a:xfrm>
                    <a:prstGeom prst="rect">
                      <a:avLst/>
                    </a:prstGeom>
                  </pic:spPr>
                </pic:pic>
              </a:graphicData>
            </a:graphic>
          </wp:inline>
        </w:drawing>
      </w:r>
    </w:p>
    <w:p w14:paraId="6C05F20D" w14:textId="38829844" w:rsidR="00281F9C" w:rsidRDefault="00281F9C" w:rsidP="00281F9C">
      <w:pPr>
        <w:rPr>
          <w:lang w:val="en-US"/>
        </w:rPr>
      </w:pPr>
      <w:r>
        <w:rPr>
          <w:lang w:val="en-US"/>
        </w:rPr>
        <w:t xml:space="preserve">This will rotate your brain, which will let you view it from left and right in the axial view. </w:t>
      </w:r>
    </w:p>
    <w:p w14:paraId="618E93A8" w14:textId="35C38446" w:rsidR="00281F9C" w:rsidRDefault="00281F9C" w:rsidP="00555CCB">
      <w:pPr>
        <w:ind w:firstLine="720"/>
        <w:rPr>
          <w:lang w:val="en-US"/>
        </w:rPr>
      </w:pPr>
    </w:p>
    <w:p w14:paraId="28B64F04" w14:textId="75022145" w:rsidR="00281F9C" w:rsidRDefault="00281F9C" w:rsidP="00555CCB">
      <w:pPr>
        <w:ind w:firstLine="720"/>
        <w:rPr>
          <w:lang w:val="en-US"/>
        </w:rPr>
      </w:pPr>
    </w:p>
    <w:p w14:paraId="6DC34595" w14:textId="77514628" w:rsidR="00281F9C" w:rsidRDefault="00281F9C" w:rsidP="00555CCB">
      <w:pPr>
        <w:ind w:firstLine="720"/>
        <w:rPr>
          <w:lang w:val="en-US"/>
        </w:rPr>
      </w:pPr>
    </w:p>
    <w:p w14:paraId="03FD756E" w14:textId="77777777" w:rsidR="00281F9C" w:rsidRPr="008F750F" w:rsidRDefault="00281F9C"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281F9C" w:rsidP="00FE0BFA">
      <w:pPr>
        <w:pStyle w:val="ListParagraph"/>
        <w:rPr>
          <w:lang w:val="en-US"/>
        </w:rPr>
      </w:pPr>
      <w:hyperlink r:id="rId105"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09C19BB8" w14:textId="5FD4060E" w:rsidR="001E31C4" w:rsidRPr="001E31C4" w:rsidRDefault="007673B1" w:rsidP="001E31C4">
      <w:pPr>
        <w:widowControl w:val="0"/>
        <w:autoSpaceDE w:val="0"/>
        <w:autoSpaceDN w:val="0"/>
        <w:adjustRightInd w:val="0"/>
        <w:spacing w:line="240" w:lineRule="auto"/>
        <w:ind w:left="480" w:hanging="480"/>
        <w:rPr>
          <w:rFonts w:ascii="Calibri" w:hAnsi="Calibri" w:cs="Calibri"/>
          <w:noProof/>
          <w:szCs w:val="24"/>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1E31C4" w:rsidRPr="001E31C4">
        <w:rPr>
          <w:rFonts w:ascii="Calibri" w:hAnsi="Calibri" w:cs="Calibri"/>
          <w:noProof/>
          <w:szCs w:val="24"/>
        </w:rPr>
        <w:t xml:space="preserve">Glasser, M. F., Coalson, T. S., Robinson, E. C., Hacker, C. D., Harwell, J., Yacoub, E., … Van Essen, D. C. (2016a). A multi-modal parcellation of human cerebral cortex. </w:t>
      </w:r>
      <w:r w:rsidR="001E31C4" w:rsidRPr="001E31C4">
        <w:rPr>
          <w:rFonts w:ascii="Calibri" w:hAnsi="Calibri" w:cs="Calibri"/>
          <w:i/>
          <w:iCs/>
          <w:noProof/>
          <w:szCs w:val="24"/>
        </w:rPr>
        <w:t>Nature</w:t>
      </w:r>
      <w:r w:rsidR="001E31C4" w:rsidRPr="001E31C4">
        <w:rPr>
          <w:rFonts w:ascii="Calibri" w:hAnsi="Calibri" w:cs="Calibri"/>
          <w:noProof/>
          <w:szCs w:val="24"/>
        </w:rPr>
        <w:t xml:space="preserve">, </w:t>
      </w:r>
      <w:r w:rsidR="001E31C4" w:rsidRPr="001E31C4">
        <w:rPr>
          <w:rFonts w:ascii="Calibri" w:hAnsi="Calibri" w:cs="Calibri"/>
          <w:i/>
          <w:iCs/>
          <w:noProof/>
          <w:szCs w:val="24"/>
        </w:rPr>
        <w:t>536</w:t>
      </w:r>
      <w:r w:rsidR="001E31C4" w:rsidRPr="001E31C4">
        <w:rPr>
          <w:rFonts w:ascii="Calibri" w:hAnsi="Calibri" w:cs="Calibri"/>
          <w:noProof/>
          <w:szCs w:val="24"/>
        </w:rPr>
        <w:t>(7615), 171–178. https://doi.org/10.1038/nature18933</w:t>
      </w:r>
    </w:p>
    <w:p w14:paraId="55CB2FA8" w14:textId="0BC71591"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1E31C4">
        <w:rPr>
          <w:rFonts w:ascii="Calibri" w:hAnsi="Calibri" w:cs="Calibri"/>
          <w:i/>
          <w:iCs/>
          <w:noProof/>
          <w:szCs w:val="24"/>
        </w:rPr>
        <w:t>Nature</w:t>
      </w:r>
      <w:r w:rsidRPr="001E31C4">
        <w:rPr>
          <w:rFonts w:ascii="Calibri" w:hAnsi="Calibri" w:cs="Calibri"/>
          <w:noProof/>
          <w:szCs w:val="24"/>
        </w:rPr>
        <w:t xml:space="preserve">, </w:t>
      </w:r>
      <w:r w:rsidRPr="001E31C4">
        <w:rPr>
          <w:rFonts w:ascii="Calibri" w:hAnsi="Calibri" w:cs="Calibri"/>
          <w:i/>
          <w:iCs/>
          <w:noProof/>
          <w:szCs w:val="24"/>
        </w:rPr>
        <w:t>536</w:t>
      </w:r>
      <w:r w:rsidRPr="001E31C4">
        <w:rPr>
          <w:rFonts w:ascii="Calibri" w:hAnsi="Calibri" w:cs="Calibri"/>
          <w:noProof/>
          <w:szCs w:val="24"/>
        </w:rPr>
        <w:t>(7615), 1–97. https://doi.org/doi:10.1038/nature18933 Supplementary</w:t>
      </w:r>
    </w:p>
    <w:p w14:paraId="6EB5F6D5" w14:textId="6F93173E" w:rsidR="001E31C4" w:rsidRPr="001E31C4" w:rsidRDefault="001E31C4" w:rsidP="001E31C4">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31341517" w14:textId="2A2BD5CE"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2016). </w:t>
      </w:r>
      <w:r w:rsidRPr="001E31C4">
        <w:rPr>
          <w:rFonts w:ascii="Calibri" w:hAnsi="Calibri" w:cs="Calibri"/>
          <w:i/>
          <w:iCs/>
          <w:noProof/>
          <w:szCs w:val="24"/>
        </w:rPr>
        <w:t>Bayesian inference for structured additive regression models for large-scale problems with applications to medical imaging. Dissertation, LMU München: Faculty of Mathematics, Computer Science and Statistics</w:t>
      </w:r>
      <w:r w:rsidRPr="001E31C4">
        <w:rPr>
          <w:rFonts w:ascii="Calibri" w:hAnsi="Calibri" w:cs="Calibri"/>
          <w:noProof/>
          <w:szCs w:val="24"/>
        </w:rPr>
        <w:t>. Retrieved from https://edoc.ub.uni-</w:t>
      </w:r>
      <w:r w:rsidRPr="001E31C4">
        <w:rPr>
          <w:rFonts w:ascii="Calibri" w:hAnsi="Calibri" w:cs="Calibri"/>
          <w:noProof/>
          <w:szCs w:val="24"/>
        </w:rPr>
        <w:lastRenderedPageBreak/>
        <w:t>muenchen.de/20373/</w:t>
      </w:r>
    </w:p>
    <w:p w14:paraId="3619E806"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szCs w:val="24"/>
        </w:rPr>
      </w:pPr>
      <w:r w:rsidRPr="001E31C4">
        <w:rPr>
          <w:rFonts w:ascii="Calibri" w:hAnsi="Calibri" w:cs="Calibri"/>
          <w:noProof/>
          <w:szCs w:val="24"/>
        </w:rPr>
        <w:t xml:space="preserve">Schmidt, P., &amp; Wink, L. (2019). </w:t>
      </w:r>
      <w:r w:rsidRPr="001E31C4">
        <w:rPr>
          <w:rFonts w:ascii="Calibri" w:hAnsi="Calibri" w:cs="Calibri"/>
          <w:i/>
          <w:iCs/>
          <w:noProof/>
          <w:szCs w:val="24"/>
        </w:rPr>
        <w:t>LST : A lesion segmentation tool for SPM</w:t>
      </w:r>
      <w:r w:rsidRPr="001E31C4">
        <w:rPr>
          <w:rFonts w:ascii="Calibri" w:hAnsi="Calibri" w:cs="Calibri"/>
          <w:noProof/>
          <w:szCs w:val="24"/>
        </w:rPr>
        <w:t>. Retrieved from https://edoc.ub.uni-muenchen.de/20373/</w:t>
      </w:r>
    </w:p>
    <w:p w14:paraId="1AE711C3" w14:textId="77777777" w:rsidR="001E31C4" w:rsidRPr="001E31C4" w:rsidRDefault="001E31C4" w:rsidP="001E31C4">
      <w:pPr>
        <w:widowControl w:val="0"/>
        <w:autoSpaceDE w:val="0"/>
        <w:autoSpaceDN w:val="0"/>
        <w:adjustRightInd w:val="0"/>
        <w:spacing w:line="240" w:lineRule="auto"/>
        <w:ind w:left="480" w:hanging="480"/>
        <w:rPr>
          <w:rFonts w:ascii="Calibri" w:hAnsi="Calibri" w:cs="Calibri"/>
          <w:noProof/>
        </w:rPr>
      </w:pPr>
      <w:r w:rsidRPr="001E31C4">
        <w:rPr>
          <w:rFonts w:ascii="Calibri" w:hAnsi="Calibri" w:cs="Calibri"/>
          <w:noProof/>
          <w:szCs w:val="24"/>
        </w:rPr>
        <w:t xml:space="preserve">Uddin, L. Q., Yeo, T. B. T., &amp; Spreng, N. R. (2019). Towards a universal taxonomy of macro-scale functional human brain networks. </w:t>
      </w:r>
      <w:r w:rsidRPr="001E31C4">
        <w:rPr>
          <w:rFonts w:ascii="Calibri" w:hAnsi="Calibri" w:cs="Calibri"/>
          <w:i/>
          <w:iCs/>
          <w:noProof/>
          <w:szCs w:val="24"/>
        </w:rPr>
        <w:t>Brain Topography</w:t>
      </w:r>
      <w:r w:rsidRPr="001E31C4">
        <w:rPr>
          <w:rFonts w:ascii="Calibri" w:hAnsi="Calibri" w:cs="Calibri"/>
          <w:noProof/>
          <w:szCs w:val="24"/>
        </w:rPr>
        <w:t xml:space="preserve">, </w:t>
      </w:r>
      <w:r w:rsidRPr="001E31C4">
        <w:rPr>
          <w:rFonts w:ascii="Calibri" w:hAnsi="Calibri" w:cs="Calibri"/>
          <w:i/>
          <w:iCs/>
          <w:noProof/>
          <w:szCs w:val="24"/>
        </w:rPr>
        <w:t>32</w:t>
      </w:r>
      <w:r w:rsidRPr="001E31C4">
        <w:rPr>
          <w:rFonts w:ascii="Calibri" w:hAnsi="Calibri" w:cs="Calibri"/>
          <w:noProof/>
          <w:szCs w:val="24"/>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0998C43F" w14:textId="01351015"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6"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07"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281F9C" w:rsidP="00310B99">
      <w:pPr>
        <w:pStyle w:val="ListParagraph"/>
        <w:rPr>
          <w:sz w:val="18"/>
          <w:szCs w:val="18"/>
          <w:lang w:val="en-US"/>
        </w:rPr>
      </w:pPr>
      <w:hyperlink r:id="rId108"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281F9C" w:rsidP="00310B99">
      <w:pPr>
        <w:pStyle w:val="ListParagraph"/>
        <w:rPr>
          <w:sz w:val="18"/>
          <w:szCs w:val="18"/>
          <w:lang w:val="en-US"/>
        </w:rPr>
      </w:pPr>
      <w:hyperlink r:id="rId110"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1"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2"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10243F18" w:rsidR="00310B99" w:rsidRPr="006303B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5"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6" w:history="1">
        <w:r w:rsidRPr="001962FD">
          <w:rPr>
            <w:rStyle w:val="Hyperlink"/>
            <w:sz w:val="18"/>
            <w:szCs w:val="18"/>
            <w:lang w:val="en-US"/>
          </w:rPr>
          <w:t>https://fsl.fmrib.ox.ac.uk/fsl/fslwiki/FIX</w:t>
        </w:r>
      </w:hyperlink>
      <w:r w:rsidRPr="001962FD">
        <w:rPr>
          <w:sz w:val="18"/>
          <w:szCs w:val="18"/>
          <w:lang w:val="en-US"/>
        </w:rPr>
        <w:t xml:space="preserve">. </w:t>
      </w:r>
    </w:p>
    <w:p w14:paraId="59952B4C" w14:textId="77777777" w:rsidR="006303BD" w:rsidRPr="006303BD" w:rsidRDefault="006303BD" w:rsidP="006303BD">
      <w:pPr>
        <w:pStyle w:val="ListParagraph"/>
        <w:rPr>
          <w:lang w:val="en-US"/>
        </w:rPr>
      </w:pPr>
    </w:p>
    <w:p w14:paraId="19E205FF" w14:textId="4F59596E" w:rsidR="006303BD" w:rsidRPr="006303BD" w:rsidRDefault="006303BD" w:rsidP="006303BD">
      <w:pPr>
        <w:pStyle w:val="ListParagraph"/>
        <w:numPr>
          <w:ilvl w:val="0"/>
          <w:numId w:val="9"/>
        </w:numPr>
        <w:rPr>
          <w:lang w:val="en-US"/>
        </w:rPr>
      </w:pPr>
      <w:bookmarkStart w:id="12" w:name="Note_5"/>
      <w:bookmarkEnd w:id="12"/>
      <w:r>
        <w:rPr>
          <w:lang w:val="en-US"/>
        </w:rPr>
        <w:t xml:space="preserve">Note that when performing the denoising ICA-AROMA process, the output space will be MNI152NLinAsym, which is equivalent to FSL MNI152 space. Currently, it cannot be performed in other spaces. The output file will look like this:  </w:t>
      </w:r>
      <w:r w:rsidRPr="006303BD">
        <w:rPr>
          <w:lang w:val="en-US"/>
        </w:rPr>
        <w:t>MNI152NLinAsym_desc-smoothAROMAnonaggr_bold.nii.gz</w:t>
      </w:r>
      <w:r>
        <w:rPr>
          <w:lang w:val="en-US"/>
        </w:rPr>
        <w:t xml:space="preserve">, with the </w:t>
      </w:r>
      <w:proofErr w:type="spellStart"/>
      <w:r w:rsidRPr="006303BD">
        <w:rPr>
          <w:lang w:val="en-US"/>
        </w:rPr>
        <w:t>smoothAROMAnonaggr</w:t>
      </w:r>
      <w:proofErr w:type="spellEnd"/>
      <w:r>
        <w:rPr>
          <w:lang w:val="en-US"/>
        </w:rPr>
        <w:t xml:space="preserve"> name showing you that the file has been ICA-AROMA denoised. </w:t>
      </w:r>
      <w:r w:rsidRPr="006303BD">
        <w:rPr>
          <w:lang w:val="en-US"/>
        </w:rPr>
        <w:t xml:space="preserve">That being said, for each functional bold acquisition, </w:t>
      </w:r>
      <w:proofErr w:type="spellStart"/>
      <w:r w:rsidRPr="006303BD">
        <w:rPr>
          <w:lang w:val="en-US"/>
        </w:rPr>
        <w:t>fmriprep</w:t>
      </w:r>
      <w:proofErr w:type="spellEnd"/>
      <w:r w:rsidRPr="006303BD">
        <w:rPr>
          <w:lang w:val="en-US"/>
        </w:rPr>
        <w:t xml:space="preserve"> provides a corresponding *desc-</w:t>
      </w:r>
      <w:proofErr w:type="spellStart"/>
      <w:r w:rsidRPr="006303BD">
        <w:rPr>
          <w:lang w:val="en-US"/>
        </w:rPr>
        <w:t>confounds_timeseries.tsv</w:t>
      </w:r>
      <w:proofErr w:type="spellEnd"/>
      <w:r w:rsidRPr="006303BD">
        <w:rPr>
          <w:lang w:val="en-US"/>
        </w:rPr>
        <w:t xml:space="preserve"> file, which contains columns of confounds which can be incorporated into your design matrix or denoising procedure</w:t>
      </w:r>
      <w:r>
        <w:rPr>
          <w:lang w:val="en-US"/>
        </w:rPr>
        <w:t xml:space="preserve"> – and therefore be able to apply ICA-AROMA to other templates. </w:t>
      </w:r>
      <w:hyperlink r:id="rId117" w:history="1">
        <w:r w:rsidRPr="006303BD">
          <w:rPr>
            <w:rStyle w:val="Hyperlink"/>
            <w:sz w:val="18"/>
            <w:szCs w:val="18"/>
            <w:lang w:val="en-US"/>
          </w:rPr>
          <w:t>https://neurostars.org/t/fmriprep-ica-aroma-output-and-alternative-templates/19773/2</w:t>
        </w:r>
      </w:hyperlink>
      <w:r w:rsidRPr="006303B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3" w:name="Note_6"/>
      <w:bookmarkEnd w:id="13"/>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18"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19"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17C68"/>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15584"/>
    <w:rsid w:val="00122622"/>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1E31C4"/>
    <w:rsid w:val="002038CE"/>
    <w:rsid w:val="00207EE0"/>
    <w:rsid w:val="00213E7C"/>
    <w:rsid w:val="00220823"/>
    <w:rsid w:val="002230CD"/>
    <w:rsid w:val="00226B3D"/>
    <w:rsid w:val="00234EDD"/>
    <w:rsid w:val="0024002F"/>
    <w:rsid w:val="00240C38"/>
    <w:rsid w:val="002476C3"/>
    <w:rsid w:val="002567F8"/>
    <w:rsid w:val="00256B79"/>
    <w:rsid w:val="002801BD"/>
    <w:rsid w:val="00281F9C"/>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A79"/>
    <w:rsid w:val="003B0DF0"/>
    <w:rsid w:val="003B1124"/>
    <w:rsid w:val="003B39DF"/>
    <w:rsid w:val="003B727D"/>
    <w:rsid w:val="003E031F"/>
    <w:rsid w:val="003F59BB"/>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03BD"/>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1637F"/>
    <w:rsid w:val="007220C4"/>
    <w:rsid w:val="00723203"/>
    <w:rsid w:val="00734B0E"/>
    <w:rsid w:val="007673B1"/>
    <w:rsid w:val="00767C13"/>
    <w:rsid w:val="007701DF"/>
    <w:rsid w:val="0077676B"/>
    <w:rsid w:val="007778A6"/>
    <w:rsid w:val="00781048"/>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36427"/>
    <w:rsid w:val="0095076A"/>
    <w:rsid w:val="00955B1D"/>
    <w:rsid w:val="00964E88"/>
    <w:rsid w:val="009751CC"/>
    <w:rsid w:val="009768F6"/>
    <w:rsid w:val="00985B60"/>
    <w:rsid w:val="00987D20"/>
    <w:rsid w:val="00990416"/>
    <w:rsid w:val="009B3FC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33E"/>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neurostars.org/t/fmriprep-ica-aroma-output-and-alternative-templates/19773/2"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hyperlink" Target="https://sourceforge.net/projects/vcxsrv/" TargetMode="External"/><Relationship Id="rId16" Type="http://schemas.openxmlformats.org/officeDocument/2006/relationships/image" Target="media/image5.png"/><Relationship Id="rId107" Type="http://schemas.openxmlformats.org/officeDocument/2006/relationships/hyperlink" Target="https://andysbrainbook.readthedocs.io/en/latest/FreeSurfer/FS_ShortCourse/FS_04_ReconAllParallel.html" TargetMode="External"/><Relationship Id="rId11" Type="http://schemas.openxmlformats.org/officeDocument/2006/relationships/hyperlink" Target="https://osf.io/fkyht/"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community.mrtrix.org/t/wrong-position-of-connectome-nodes/2172/2" TargetMode="External"/><Relationship Id="rId113" Type="http://schemas.openxmlformats.org/officeDocument/2006/relationships/image" Target="media/image72.png"/><Relationship Id="rId118" Type="http://schemas.openxmlformats.org/officeDocument/2006/relationships/hyperlink" Target="https://community.mrtrix.org/t/5ttgen-fsl-error-only-0-of-10-structures-were-segmented-successfully/1448/9" TargetMode="Externa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hyperlink" Target="https://blog.cogneurostats.com/2013/06/10/parallelizing-freesurfer/" TargetMode="External"/><Relationship Id="rId116" Type="http://schemas.openxmlformats.org/officeDocument/2006/relationships/hyperlink" Target="https://fsl.fmrib.ox.ac.uk/fsl/fslwiki/FIX"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doi.org/10.5281/zenodo.428407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www.guguweb.com/2019/02/07/how-to-move-docker-data-directory-to-another-location-on-ubuntu/" TargetMode="External"/><Relationship Id="rId114" Type="http://schemas.openxmlformats.org/officeDocument/2006/relationships/image" Target="media/image73.png"/><Relationship Id="rId119" Type="http://schemas.openxmlformats.org/officeDocument/2006/relationships/hyperlink" Target="https://fsl.fmrib.ox.ac.uk/fsl/fslwiki/Orientation%20Explained" TargetMode="Externa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png"/><Relationship Id="rId101" Type="http://schemas.openxmlformats.org/officeDocument/2006/relationships/image" Target="media/image67.emf"/><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image" Target="media/image71.png"/><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image" Target="media/image70.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s://surfer.nmr.mgh.harvard.edu/fswiki/recon-all"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66" Type="http://schemas.openxmlformats.org/officeDocument/2006/relationships/image" Target="media/image39.png"/><Relationship Id="rId87" Type="http://schemas.openxmlformats.org/officeDocument/2006/relationships/image" Target="media/image57.png"/><Relationship Id="rId110" Type="http://schemas.openxmlformats.org/officeDocument/2006/relationships/hyperlink" Target="https://www.gnu.org/software/parallel/parallel_tutorial.html" TargetMode="External"/><Relationship Id="rId115" Type="http://schemas.openxmlformats.org/officeDocument/2006/relationships/hyperlink" Target="https://fmriprep.org/en/stable/workflow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15</TotalTime>
  <Pages>50</Pages>
  <Words>10239</Words>
  <Characters>49047</Characters>
  <Application>Microsoft Office Word</Application>
  <DocSecurity>0</DocSecurity>
  <Lines>12261</Lines>
  <Paragraphs>8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96</cp:revision>
  <dcterms:created xsi:type="dcterms:W3CDTF">2020-08-07T05:35:00Z</dcterms:created>
  <dcterms:modified xsi:type="dcterms:W3CDTF">2021-12-1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